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6C548F9F"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We focus on these 830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fldSimple w:instr=" SEQ Table \* ARABIC ">
        <w:r w:rsidR="00BD29C1">
          <w:rPr>
            <w:noProof/>
          </w:rPr>
          <w:t>1</w:t>
        </w:r>
      </w:fldSimple>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5ED2908B" w14:textId="4FF78A9A" w:rsidR="00FF7AE3" w:rsidRPr="0078643B" w:rsidRDefault="00FF7AE3" w:rsidP="00FF7AE3">
            <w:pPr>
              <w:jc w:val="center"/>
              <w:rPr>
                <w:b/>
                <w:sz w:val="20"/>
                <w:szCs w:val="16"/>
              </w:rPr>
            </w:pPr>
            <w:r>
              <w:rPr>
                <w:b/>
                <w:sz w:val="20"/>
                <w:szCs w:val="16"/>
              </w:rPr>
              <w:t>Label distributions</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77777777" w:rsidR="00E03340" w:rsidRPr="0078643B" w:rsidRDefault="00E03340" w:rsidP="0078643B">
            <w:pPr>
              <w:spacing w:line="480" w:lineRule="auto"/>
              <w:jc w:val="both"/>
              <w:rPr>
                <w:sz w:val="16"/>
                <w:szCs w:val="16"/>
              </w:rPr>
            </w:pPr>
          </w:p>
        </w:tc>
        <w:tc>
          <w:tcPr>
            <w:tcW w:w="2158" w:type="dxa"/>
            <w:tcBorders>
              <w:top w:val="single" w:sz="18" w:space="0" w:color="auto"/>
            </w:tcBorders>
          </w:tcPr>
          <w:p w14:paraId="226227C1" w14:textId="31DAA88A" w:rsidR="00E03340" w:rsidRPr="0078643B" w:rsidRDefault="00E03340" w:rsidP="0078643B">
            <w:pPr>
              <w:spacing w:line="480" w:lineRule="auto"/>
              <w:jc w:val="both"/>
              <w:rPr>
                <w:sz w:val="16"/>
                <w:szCs w:val="16"/>
              </w:rPr>
            </w:pP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78643B">
            <w:pPr>
              <w:spacing w:line="480" w:lineRule="auto"/>
              <w:jc w:val="both"/>
              <w:rPr>
                <w:sz w:val="16"/>
                <w:szCs w:val="16"/>
              </w:rPr>
            </w:pPr>
          </w:p>
        </w:tc>
        <w:tc>
          <w:tcPr>
            <w:tcW w:w="2158" w:type="dxa"/>
          </w:tcPr>
          <w:p w14:paraId="5E7EEE4D" w14:textId="2A889F8A" w:rsidR="00E03340" w:rsidRPr="0078643B" w:rsidRDefault="00E03340" w:rsidP="0078643B">
            <w:pPr>
              <w:spacing w:line="480" w:lineRule="auto"/>
              <w:jc w:val="both"/>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77777777" w:rsidR="00E03340" w:rsidRPr="0078643B" w:rsidRDefault="00E03340" w:rsidP="0078643B">
            <w:pPr>
              <w:spacing w:line="480" w:lineRule="auto"/>
              <w:jc w:val="both"/>
              <w:rPr>
                <w:sz w:val="16"/>
                <w:szCs w:val="16"/>
              </w:rPr>
            </w:pPr>
          </w:p>
        </w:tc>
        <w:tc>
          <w:tcPr>
            <w:tcW w:w="2158" w:type="dxa"/>
          </w:tcPr>
          <w:p w14:paraId="43CCC257" w14:textId="50E68A97" w:rsidR="00E03340" w:rsidRPr="0078643B" w:rsidRDefault="00E03340" w:rsidP="0078643B">
            <w:pPr>
              <w:spacing w:line="480" w:lineRule="auto"/>
              <w:jc w:val="both"/>
              <w:rPr>
                <w:sz w:val="16"/>
                <w:szCs w:val="16"/>
              </w:rPr>
            </w:pP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78643B">
            <w:pPr>
              <w:spacing w:line="480" w:lineRule="auto"/>
              <w:jc w:val="both"/>
              <w:rPr>
                <w:sz w:val="16"/>
                <w:szCs w:val="16"/>
              </w:rPr>
            </w:pPr>
          </w:p>
        </w:tc>
        <w:tc>
          <w:tcPr>
            <w:tcW w:w="2158" w:type="dxa"/>
          </w:tcPr>
          <w:p w14:paraId="4C182564" w14:textId="3AF06434" w:rsidR="00E03340" w:rsidRPr="0078643B" w:rsidRDefault="00E03340" w:rsidP="0078643B">
            <w:pPr>
              <w:spacing w:line="480" w:lineRule="auto"/>
              <w:jc w:val="both"/>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77777777" w:rsidR="00E03340" w:rsidRPr="0078643B" w:rsidRDefault="00E03340" w:rsidP="0078643B">
            <w:pPr>
              <w:spacing w:line="480" w:lineRule="auto"/>
              <w:jc w:val="both"/>
              <w:rPr>
                <w:sz w:val="16"/>
                <w:szCs w:val="16"/>
              </w:rPr>
            </w:pPr>
          </w:p>
        </w:tc>
        <w:tc>
          <w:tcPr>
            <w:tcW w:w="2158" w:type="dxa"/>
          </w:tcPr>
          <w:p w14:paraId="4D4C7AAA" w14:textId="32997423" w:rsidR="00E03340" w:rsidRPr="0078643B" w:rsidRDefault="00E03340" w:rsidP="0078643B">
            <w:pPr>
              <w:spacing w:line="480" w:lineRule="auto"/>
              <w:jc w:val="both"/>
              <w:rPr>
                <w:sz w:val="16"/>
                <w:szCs w:val="16"/>
              </w:rPr>
            </w:pP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78643B">
            <w:pPr>
              <w:spacing w:line="480" w:lineRule="auto"/>
              <w:jc w:val="both"/>
              <w:rPr>
                <w:sz w:val="16"/>
                <w:szCs w:val="16"/>
              </w:rPr>
            </w:pPr>
          </w:p>
        </w:tc>
        <w:tc>
          <w:tcPr>
            <w:tcW w:w="2158" w:type="dxa"/>
          </w:tcPr>
          <w:p w14:paraId="7FCCB735" w14:textId="1ED4DCD4" w:rsidR="00E03340" w:rsidRPr="0078643B" w:rsidRDefault="00E03340" w:rsidP="0078643B">
            <w:pPr>
              <w:spacing w:line="480" w:lineRule="auto"/>
              <w:jc w:val="both"/>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77777777" w:rsidR="00E03340" w:rsidRPr="0078643B" w:rsidRDefault="00E03340" w:rsidP="0078643B">
            <w:pPr>
              <w:spacing w:line="480" w:lineRule="auto"/>
              <w:jc w:val="both"/>
              <w:rPr>
                <w:sz w:val="16"/>
                <w:szCs w:val="16"/>
              </w:rPr>
            </w:pPr>
          </w:p>
        </w:tc>
        <w:tc>
          <w:tcPr>
            <w:tcW w:w="2158" w:type="dxa"/>
          </w:tcPr>
          <w:p w14:paraId="3FA093C2" w14:textId="7BF46F0E" w:rsidR="00E03340" w:rsidRPr="0078643B" w:rsidRDefault="00E03340" w:rsidP="0078643B">
            <w:pPr>
              <w:spacing w:line="480" w:lineRule="auto"/>
              <w:jc w:val="both"/>
              <w:rPr>
                <w:sz w:val="16"/>
                <w:szCs w:val="16"/>
              </w:rPr>
            </w:pP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78643B">
            <w:pPr>
              <w:spacing w:line="480" w:lineRule="auto"/>
              <w:jc w:val="both"/>
              <w:rPr>
                <w:sz w:val="16"/>
                <w:szCs w:val="16"/>
              </w:rPr>
            </w:pPr>
          </w:p>
        </w:tc>
        <w:tc>
          <w:tcPr>
            <w:tcW w:w="2158" w:type="dxa"/>
          </w:tcPr>
          <w:p w14:paraId="3E58D665" w14:textId="7E949965" w:rsidR="00E03340" w:rsidRPr="0078643B" w:rsidRDefault="00E03340" w:rsidP="0078643B">
            <w:pPr>
              <w:spacing w:line="480" w:lineRule="auto"/>
              <w:jc w:val="both"/>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77777777" w:rsidR="00E03340" w:rsidRPr="0078643B" w:rsidRDefault="00E03340" w:rsidP="0078643B">
            <w:pPr>
              <w:spacing w:line="480" w:lineRule="auto"/>
              <w:jc w:val="both"/>
              <w:rPr>
                <w:sz w:val="16"/>
                <w:szCs w:val="16"/>
              </w:rPr>
            </w:pPr>
          </w:p>
        </w:tc>
        <w:tc>
          <w:tcPr>
            <w:tcW w:w="2158" w:type="dxa"/>
          </w:tcPr>
          <w:p w14:paraId="50ADD305" w14:textId="084DCD72" w:rsidR="00E03340" w:rsidRPr="0078643B" w:rsidRDefault="00E03340" w:rsidP="0078643B">
            <w:pPr>
              <w:spacing w:line="480" w:lineRule="auto"/>
              <w:jc w:val="both"/>
              <w:rPr>
                <w:sz w:val="16"/>
                <w:szCs w:val="16"/>
              </w:rPr>
            </w:pPr>
          </w:p>
        </w:tc>
      </w:tr>
      <w:tr w:rsidR="00E03340" w:rsidRPr="0078643B" w14:paraId="1CC148CE" w14:textId="70CA6460" w:rsidTr="00FF7AE3">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78643B">
            <w:pPr>
              <w:spacing w:line="480" w:lineRule="auto"/>
              <w:jc w:val="both"/>
              <w:rPr>
                <w:sz w:val="16"/>
                <w:szCs w:val="16"/>
              </w:rPr>
            </w:pPr>
          </w:p>
        </w:tc>
        <w:tc>
          <w:tcPr>
            <w:tcW w:w="2158" w:type="dxa"/>
          </w:tcPr>
          <w:p w14:paraId="1F79BD4C" w14:textId="070A5345" w:rsidR="00E03340" w:rsidRPr="0078643B" w:rsidRDefault="00E03340" w:rsidP="0078643B">
            <w:pPr>
              <w:spacing w:line="480" w:lineRule="auto"/>
              <w:jc w:val="both"/>
              <w:rPr>
                <w:sz w:val="16"/>
                <w:szCs w:val="16"/>
              </w:rPr>
            </w:pPr>
          </w:p>
        </w:tc>
      </w:tr>
      <w:tr w:rsidR="00E03340" w:rsidRPr="0078643B" w14:paraId="3483D178" w14:textId="4E5C439A" w:rsidTr="00FF7AE3">
        <w:tc>
          <w:tcPr>
            <w:tcW w:w="2564" w:type="dxa"/>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Pr>
          <w:p w14:paraId="0D571470" w14:textId="77777777" w:rsidR="00E03340" w:rsidRPr="0078643B" w:rsidRDefault="00E03340" w:rsidP="0078643B">
            <w:pPr>
              <w:spacing w:line="480" w:lineRule="auto"/>
              <w:jc w:val="both"/>
              <w:rPr>
                <w:sz w:val="16"/>
                <w:szCs w:val="16"/>
              </w:rPr>
            </w:pPr>
          </w:p>
        </w:tc>
        <w:tc>
          <w:tcPr>
            <w:tcW w:w="2158" w:type="dxa"/>
          </w:tcPr>
          <w:p w14:paraId="449A460F" w14:textId="0D6596CE" w:rsidR="00E03340" w:rsidRPr="0078643B" w:rsidRDefault="00E03340" w:rsidP="0078643B">
            <w:pPr>
              <w:spacing w:line="480" w:lineRule="auto"/>
              <w:jc w:val="both"/>
              <w:rPr>
                <w:sz w:val="16"/>
                <w:szCs w:val="16"/>
              </w:rPr>
            </w:pPr>
          </w:p>
        </w:tc>
      </w:tr>
      <w:tr w:rsidR="00E03340" w:rsidRPr="0078643B" w14:paraId="11FE07D4" w14:textId="08A9EF20" w:rsidTr="00FF7AE3">
        <w:tc>
          <w:tcPr>
            <w:tcW w:w="2564" w:type="dxa"/>
          </w:tcPr>
          <w:p w14:paraId="0284A77A" w14:textId="77777777" w:rsidR="00E03340" w:rsidRPr="0078643B" w:rsidRDefault="00E03340" w:rsidP="0078643B">
            <w:pPr>
              <w:spacing w:line="480" w:lineRule="auto"/>
              <w:jc w:val="both"/>
              <w:rPr>
                <w:sz w:val="16"/>
                <w:szCs w:val="16"/>
              </w:rPr>
            </w:pPr>
          </w:p>
        </w:tc>
        <w:tc>
          <w:tcPr>
            <w:tcW w:w="2384" w:type="dxa"/>
          </w:tcPr>
          <w:p w14:paraId="3619AC91" w14:textId="77777777" w:rsidR="00E03340" w:rsidRPr="0078643B" w:rsidRDefault="00E03340" w:rsidP="00E03340">
            <w:pPr>
              <w:jc w:val="both"/>
              <w:rPr>
                <w:sz w:val="16"/>
                <w:szCs w:val="16"/>
              </w:rPr>
            </w:pPr>
          </w:p>
        </w:tc>
        <w:tc>
          <w:tcPr>
            <w:tcW w:w="2158" w:type="dxa"/>
          </w:tcPr>
          <w:p w14:paraId="2A87154F" w14:textId="77777777" w:rsidR="00E03340" w:rsidRPr="0078643B" w:rsidRDefault="00E03340" w:rsidP="0078643B">
            <w:pPr>
              <w:spacing w:line="480" w:lineRule="auto"/>
              <w:jc w:val="both"/>
              <w:rPr>
                <w:sz w:val="16"/>
                <w:szCs w:val="16"/>
              </w:rPr>
            </w:pPr>
          </w:p>
        </w:tc>
        <w:tc>
          <w:tcPr>
            <w:tcW w:w="2158" w:type="dxa"/>
          </w:tcPr>
          <w:p w14:paraId="7A4762CE" w14:textId="04F44852" w:rsidR="00E03340" w:rsidRPr="0078643B" w:rsidRDefault="00E03340" w:rsidP="0078643B">
            <w:pPr>
              <w:spacing w:line="480" w:lineRule="auto"/>
              <w:jc w:val="both"/>
              <w:rPr>
                <w:sz w:val="16"/>
                <w:szCs w:val="16"/>
              </w:rPr>
            </w:pPr>
          </w:p>
        </w:tc>
      </w:tr>
      <w:tr w:rsidR="00E03340" w:rsidRPr="0078643B" w14:paraId="2F877DFC" w14:textId="34A0E332" w:rsidTr="00FF7AE3">
        <w:tc>
          <w:tcPr>
            <w:tcW w:w="2564" w:type="dxa"/>
            <w:tcBorders>
              <w:bottom w:val="single" w:sz="18" w:space="0" w:color="auto"/>
            </w:tcBorders>
          </w:tcPr>
          <w:p w14:paraId="7A87757E" w14:textId="77777777" w:rsidR="00E03340" w:rsidRPr="0078643B" w:rsidRDefault="00E03340" w:rsidP="0078643B">
            <w:pPr>
              <w:spacing w:line="480" w:lineRule="auto"/>
              <w:jc w:val="both"/>
              <w:rPr>
                <w:sz w:val="16"/>
                <w:szCs w:val="16"/>
              </w:rPr>
            </w:pPr>
            <w:r w:rsidRPr="0078643B">
              <w:rPr>
                <w:sz w:val="16"/>
                <w:szCs w:val="16"/>
              </w:rPr>
              <w:t>Reply</w:t>
            </w:r>
          </w:p>
        </w:tc>
        <w:tc>
          <w:tcPr>
            <w:tcW w:w="2384" w:type="dxa"/>
            <w:tcBorders>
              <w:bottom w:val="single" w:sz="18" w:space="0" w:color="auto"/>
            </w:tcBorders>
          </w:tcPr>
          <w:p w14:paraId="39B35317" w14:textId="77777777" w:rsidR="00E03340" w:rsidRPr="0078643B" w:rsidRDefault="00E03340" w:rsidP="00E03340">
            <w:pPr>
              <w:jc w:val="both"/>
              <w:rPr>
                <w:sz w:val="16"/>
                <w:szCs w:val="16"/>
              </w:rPr>
            </w:pPr>
            <w:r w:rsidRPr="0078643B">
              <w:rPr>
                <w:sz w:val="16"/>
                <w:szCs w:val="16"/>
              </w:rPr>
              <w:t>Tweets that are direct replies to other users.</w:t>
            </w:r>
          </w:p>
        </w:tc>
        <w:tc>
          <w:tcPr>
            <w:tcW w:w="2158" w:type="dxa"/>
            <w:tcBorders>
              <w:bottom w:val="single" w:sz="18" w:space="0" w:color="auto"/>
            </w:tcBorders>
          </w:tcPr>
          <w:p w14:paraId="1138571E" w14:textId="77777777" w:rsidR="00E03340" w:rsidRPr="0078643B" w:rsidRDefault="00E03340" w:rsidP="0078643B">
            <w:pPr>
              <w:spacing w:line="480" w:lineRule="auto"/>
              <w:jc w:val="both"/>
              <w:rPr>
                <w:sz w:val="16"/>
                <w:szCs w:val="16"/>
              </w:rPr>
            </w:pPr>
          </w:p>
        </w:tc>
        <w:tc>
          <w:tcPr>
            <w:tcW w:w="2158" w:type="dxa"/>
            <w:tcBorders>
              <w:bottom w:val="single" w:sz="18" w:space="0" w:color="auto"/>
            </w:tcBorders>
          </w:tcPr>
          <w:p w14:paraId="1B38D11B" w14:textId="1923E5EC" w:rsidR="00E03340" w:rsidRPr="0078643B" w:rsidRDefault="00E03340" w:rsidP="0078643B">
            <w:pPr>
              <w:spacing w:line="480" w:lineRule="auto"/>
              <w:jc w:val="both"/>
              <w:rPr>
                <w:sz w:val="16"/>
                <w:szCs w:val="16"/>
              </w:rPr>
            </w:pP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fldSimple w:instr=" SEQ Figure \* ARABIC ">
        <w:r>
          <w:rPr>
            <w:noProof/>
          </w:rPr>
          <w:t>1</w:t>
        </w:r>
      </w:fldSimple>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proofErr w:type="spellStart"/>
      <w:r w:rsidR="00511768">
        <w:t>XGBoost</w:t>
      </w:r>
      <w:proofErr w:type="spellEnd"/>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w:t>
      </w:r>
      <w:proofErr w:type="spellStart"/>
      <w:r w:rsidR="00455331">
        <w:t>Quanteda</w:t>
      </w:r>
      <w:proofErr w:type="spellEnd"/>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proofErr w:type="spellStart"/>
      <w:r w:rsidR="00191FBF">
        <w:t>caRet</w:t>
      </w:r>
      <w:proofErr w:type="spellEnd"/>
      <w:r w:rsidR="00191FBF">
        <w:t xml:space="preserve">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0DFFF443" w:rsidR="004E1A07" w:rsidRDefault="004E1A07" w:rsidP="0025689C">
      <w:pPr>
        <w:jc w:val="both"/>
      </w:pPr>
    </w:p>
    <w:p w14:paraId="2F4A6F3B" w14:textId="77777777" w:rsidR="00B31AF7" w:rsidRDefault="00B31AF7" w:rsidP="0025689C">
      <w:pPr>
        <w:jc w:val="both"/>
      </w:pPr>
    </w:p>
    <w:p w14:paraId="7B7CB30A" w14:textId="47AD6B42" w:rsidR="00BD29C1" w:rsidRDefault="00BD29C1" w:rsidP="00BD29C1">
      <w:pPr>
        <w:pStyle w:val="Heading1"/>
      </w:pPr>
      <w:r>
        <w:lastRenderedPageBreak/>
        <w:t>Results:</w:t>
      </w:r>
    </w:p>
    <w:p w14:paraId="09DBD21B" w14:textId="52675C59" w:rsidR="00BD29C1" w:rsidRDefault="00BD29C1" w:rsidP="00BD29C1">
      <w:pPr>
        <w:pStyle w:val="Caption"/>
        <w:keepNext/>
      </w:pPr>
      <w:r>
        <w:t xml:space="preserve">Table </w:t>
      </w:r>
      <w:fldSimple w:instr=" SEQ Table \* ARABIC ">
        <w:r>
          <w:rPr>
            <w:noProof/>
          </w:rPr>
          <w:t>2</w:t>
        </w:r>
      </w:fldSimple>
      <w:r>
        <w:t>: F1 scores of predictive models</w:t>
      </w:r>
    </w:p>
    <w:tbl>
      <w:tblPr>
        <w:tblStyle w:val="TableGrid"/>
        <w:tblW w:w="0" w:type="auto"/>
        <w:tblLook w:val="04A0" w:firstRow="1" w:lastRow="0" w:firstColumn="1" w:lastColumn="0" w:noHBand="0" w:noVBand="1"/>
      </w:tblPr>
      <w:tblGrid>
        <w:gridCol w:w="2122"/>
        <w:gridCol w:w="1984"/>
        <w:gridCol w:w="2126"/>
        <w:gridCol w:w="3119"/>
      </w:tblGrid>
      <w:tr w:rsidR="004E1A07" w14:paraId="695AAA78" w14:textId="77777777" w:rsidTr="00BD29C1">
        <w:tc>
          <w:tcPr>
            <w:tcW w:w="2122" w:type="dxa"/>
          </w:tcPr>
          <w:p w14:paraId="16612E9C" w14:textId="77777777" w:rsidR="004E1A07" w:rsidRDefault="004E1A07" w:rsidP="0025689C">
            <w:pPr>
              <w:jc w:val="both"/>
            </w:pPr>
          </w:p>
        </w:tc>
        <w:tc>
          <w:tcPr>
            <w:tcW w:w="1984" w:type="dxa"/>
          </w:tcPr>
          <w:p w14:paraId="2945CECB" w14:textId="737D704A" w:rsidR="004E1A07" w:rsidRDefault="004E1A07" w:rsidP="0025689C">
            <w:pPr>
              <w:jc w:val="both"/>
            </w:pPr>
            <w:r>
              <w:t>Text only dataset</w:t>
            </w:r>
          </w:p>
        </w:tc>
        <w:tc>
          <w:tcPr>
            <w:tcW w:w="2126" w:type="dxa"/>
          </w:tcPr>
          <w:p w14:paraId="761B1D75" w14:textId="043AAE1B" w:rsidR="004E1A07" w:rsidRDefault="004E1A07" w:rsidP="0025689C">
            <w:pPr>
              <w:jc w:val="both"/>
            </w:pPr>
            <w:r>
              <w:t>Image only dataset</w:t>
            </w:r>
          </w:p>
        </w:tc>
        <w:tc>
          <w:tcPr>
            <w:tcW w:w="3119" w:type="dxa"/>
          </w:tcPr>
          <w:p w14:paraId="0945F7EF" w14:textId="6B7AC7E5" w:rsidR="004E1A07" w:rsidRDefault="004E1A07" w:rsidP="0025689C">
            <w:pPr>
              <w:jc w:val="both"/>
            </w:pPr>
            <w:r>
              <w:t>Text and image datase</w:t>
            </w:r>
            <w:r w:rsidR="00BD29C1">
              <w:t>t</w:t>
            </w:r>
          </w:p>
        </w:tc>
      </w:tr>
      <w:tr w:rsidR="004E1A07" w14:paraId="033481BB" w14:textId="77777777" w:rsidTr="00BD29C1">
        <w:tc>
          <w:tcPr>
            <w:tcW w:w="2122" w:type="dxa"/>
          </w:tcPr>
          <w:p w14:paraId="564AA046" w14:textId="15CB346E" w:rsidR="004E1A07" w:rsidRDefault="004E1A07" w:rsidP="0025689C">
            <w:pPr>
              <w:jc w:val="both"/>
            </w:pPr>
            <w:r>
              <w:t>Naïve Bayes</w:t>
            </w:r>
          </w:p>
        </w:tc>
        <w:tc>
          <w:tcPr>
            <w:tcW w:w="1984" w:type="dxa"/>
          </w:tcPr>
          <w:p w14:paraId="07F37FBD" w14:textId="77777777" w:rsidR="004E1A07" w:rsidRDefault="004E1A07" w:rsidP="0025689C">
            <w:pPr>
              <w:jc w:val="both"/>
            </w:pPr>
          </w:p>
        </w:tc>
        <w:tc>
          <w:tcPr>
            <w:tcW w:w="2126" w:type="dxa"/>
          </w:tcPr>
          <w:p w14:paraId="23783520" w14:textId="77777777" w:rsidR="004E1A07" w:rsidRDefault="004E1A07" w:rsidP="0025689C">
            <w:pPr>
              <w:jc w:val="both"/>
            </w:pPr>
          </w:p>
        </w:tc>
        <w:tc>
          <w:tcPr>
            <w:tcW w:w="3119" w:type="dxa"/>
          </w:tcPr>
          <w:p w14:paraId="559AE0B2" w14:textId="77777777" w:rsidR="004E1A07" w:rsidRDefault="004E1A07" w:rsidP="0025689C">
            <w:pPr>
              <w:jc w:val="both"/>
            </w:pPr>
          </w:p>
        </w:tc>
      </w:tr>
      <w:tr w:rsidR="004E1A07" w14:paraId="1FDF0D07" w14:textId="77777777" w:rsidTr="00BD29C1">
        <w:tc>
          <w:tcPr>
            <w:tcW w:w="2122" w:type="dxa"/>
          </w:tcPr>
          <w:p w14:paraId="10619451" w14:textId="292B4E62" w:rsidR="004E1A07" w:rsidRDefault="00093998" w:rsidP="0025689C">
            <w:pPr>
              <w:jc w:val="both"/>
            </w:pPr>
            <w:r>
              <w:t>Support Vector</w:t>
            </w:r>
          </w:p>
        </w:tc>
        <w:tc>
          <w:tcPr>
            <w:tcW w:w="1984" w:type="dxa"/>
          </w:tcPr>
          <w:p w14:paraId="0A838F72" w14:textId="77777777" w:rsidR="004E1A07" w:rsidRDefault="004E1A07" w:rsidP="0025689C">
            <w:pPr>
              <w:jc w:val="both"/>
            </w:pPr>
          </w:p>
        </w:tc>
        <w:tc>
          <w:tcPr>
            <w:tcW w:w="2126" w:type="dxa"/>
          </w:tcPr>
          <w:p w14:paraId="7422AC60" w14:textId="77777777" w:rsidR="004E1A07" w:rsidRDefault="004E1A07" w:rsidP="0025689C">
            <w:pPr>
              <w:jc w:val="both"/>
            </w:pPr>
          </w:p>
        </w:tc>
        <w:tc>
          <w:tcPr>
            <w:tcW w:w="3119" w:type="dxa"/>
          </w:tcPr>
          <w:p w14:paraId="713BE645" w14:textId="77777777" w:rsidR="004E1A07" w:rsidRDefault="004E1A07" w:rsidP="0025689C">
            <w:pPr>
              <w:jc w:val="both"/>
            </w:pPr>
          </w:p>
        </w:tc>
      </w:tr>
      <w:tr w:rsidR="004E1A07" w14:paraId="0BD989AD" w14:textId="77777777" w:rsidTr="00BD29C1">
        <w:tc>
          <w:tcPr>
            <w:tcW w:w="2122" w:type="dxa"/>
          </w:tcPr>
          <w:p w14:paraId="4B039438" w14:textId="48228195" w:rsidR="004E1A07" w:rsidRDefault="00093998" w:rsidP="0025689C">
            <w:pPr>
              <w:jc w:val="both"/>
            </w:pPr>
            <w:r>
              <w:t>Random Forest</w:t>
            </w:r>
          </w:p>
        </w:tc>
        <w:tc>
          <w:tcPr>
            <w:tcW w:w="1984" w:type="dxa"/>
          </w:tcPr>
          <w:p w14:paraId="6359F78B" w14:textId="77777777" w:rsidR="004E1A07" w:rsidRDefault="004E1A07" w:rsidP="0025689C">
            <w:pPr>
              <w:jc w:val="both"/>
            </w:pPr>
          </w:p>
        </w:tc>
        <w:tc>
          <w:tcPr>
            <w:tcW w:w="2126" w:type="dxa"/>
          </w:tcPr>
          <w:p w14:paraId="0D7A691D" w14:textId="77777777" w:rsidR="004E1A07" w:rsidRDefault="004E1A07" w:rsidP="0025689C">
            <w:pPr>
              <w:jc w:val="both"/>
            </w:pPr>
          </w:p>
        </w:tc>
        <w:tc>
          <w:tcPr>
            <w:tcW w:w="3119" w:type="dxa"/>
          </w:tcPr>
          <w:p w14:paraId="2C1F3A4E" w14:textId="77777777" w:rsidR="004E1A07" w:rsidRDefault="004E1A07" w:rsidP="0025689C">
            <w:pPr>
              <w:jc w:val="both"/>
            </w:pPr>
          </w:p>
        </w:tc>
      </w:tr>
      <w:tr w:rsidR="004E1A07" w14:paraId="330D6E3E" w14:textId="77777777" w:rsidTr="00BD29C1">
        <w:tc>
          <w:tcPr>
            <w:tcW w:w="2122" w:type="dxa"/>
          </w:tcPr>
          <w:p w14:paraId="338361CE" w14:textId="2318FC6B" w:rsidR="004E1A07" w:rsidRDefault="00BD29C1" w:rsidP="0025689C">
            <w:pPr>
              <w:jc w:val="both"/>
            </w:pPr>
            <w:r>
              <w:t>Logistic regression</w:t>
            </w:r>
          </w:p>
        </w:tc>
        <w:tc>
          <w:tcPr>
            <w:tcW w:w="1984" w:type="dxa"/>
          </w:tcPr>
          <w:p w14:paraId="524BD8E7" w14:textId="77777777" w:rsidR="004E1A07" w:rsidRDefault="004E1A07" w:rsidP="0025689C">
            <w:pPr>
              <w:jc w:val="both"/>
            </w:pPr>
          </w:p>
        </w:tc>
        <w:tc>
          <w:tcPr>
            <w:tcW w:w="2126" w:type="dxa"/>
          </w:tcPr>
          <w:p w14:paraId="42CCF12E" w14:textId="77777777" w:rsidR="004E1A07" w:rsidRDefault="004E1A07" w:rsidP="0025689C">
            <w:pPr>
              <w:jc w:val="both"/>
            </w:pPr>
          </w:p>
        </w:tc>
        <w:tc>
          <w:tcPr>
            <w:tcW w:w="3119" w:type="dxa"/>
          </w:tcPr>
          <w:p w14:paraId="4B4D54B1" w14:textId="77777777" w:rsidR="004E1A07" w:rsidRDefault="004E1A07" w:rsidP="0025689C">
            <w:pPr>
              <w:jc w:val="both"/>
            </w:pPr>
          </w:p>
        </w:tc>
      </w:tr>
      <w:tr w:rsidR="004E1A07" w14:paraId="3D170658" w14:textId="77777777" w:rsidTr="00BD29C1">
        <w:tc>
          <w:tcPr>
            <w:tcW w:w="2122" w:type="dxa"/>
          </w:tcPr>
          <w:p w14:paraId="254B162B" w14:textId="158A8409" w:rsidR="004E1A07" w:rsidRDefault="00BD29C1" w:rsidP="0025689C">
            <w:pPr>
              <w:jc w:val="both"/>
            </w:pPr>
            <w:proofErr w:type="spellStart"/>
            <w:r>
              <w:t>XGBoost</w:t>
            </w:r>
            <w:proofErr w:type="spellEnd"/>
          </w:p>
        </w:tc>
        <w:tc>
          <w:tcPr>
            <w:tcW w:w="1984" w:type="dxa"/>
          </w:tcPr>
          <w:p w14:paraId="4C9E3AB3" w14:textId="77777777" w:rsidR="004E1A07" w:rsidRDefault="004E1A07" w:rsidP="0025689C">
            <w:pPr>
              <w:jc w:val="both"/>
            </w:pPr>
          </w:p>
        </w:tc>
        <w:tc>
          <w:tcPr>
            <w:tcW w:w="2126" w:type="dxa"/>
          </w:tcPr>
          <w:p w14:paraId="6D3EBF04" w14:textId="77777777" w:rsidR="004E1A07" w:rsidRDefault="004E1A07" w:rsidP="0025689C">
            <w:pPr>
              <w:jc w:val="both"/>
            </w:pPr>
          </w:p>
        </w:tc>
        <w:tc>
          <w:tcPr>
            <w:tcW w:w="3119" w:type="dxa"/>
          </w:tcPr>
          <w:p w14:paraId="1B32DC10" w14:textId="77777777" w:rsidR="004E1A07" w:rsidRDefault="004E1A07" w:rsidP="0025689C">
            <w:pPr>
              <w:jc w:val="both"/>
            </w:pPr>
          </w:p>
        </w:tc>
      </w:tr>
      <w:tr w:rsidR="00BD29C1" w14:paraId="67BE3843" w14:textId="77777777" w:rsidTr="00BD29C1">
        <w:tc>
          <w:tcPr>
            <w:tcW w:w="2122" w:type="dxa"/>
          </w:tcPr>
          <w:p w14:paraId="1FCBEABB" w14:textId="5FDCB9A0" w:rsidR="00BD29C1" w:rsidRDefault="00BD29C1" w:rsidP="0025689C">
            <w:pPr>
              <w:jc w:val="both"/>
            </w:pPr>
            <w:r>
              <w:t>DL1</w:t>
            </w:r>
          </w:p>
        </w:tc>
        <w:tc>
          <w:tcPr>
            <w:tcW w:w="1984" w:type="dxa"/>
          </w:tcPr>
          <w:p w14:paraId="6CF8B9D5" w14:textId="77777777" w:rsidR="00BD29C1" w:rsidRDefault="00BD29C1" w:rsidP="0025689C">
            <w:pPr>
              <w:jc w:val="both"/>
            </w:pPr>
          </w:p>
        </w:tc>
        <w:tc>
          <w:tcPr>
            <w:tcW w:w="2126" w:type="dxa"/>
          </w:tcPr>
          <w:p w14:paraId="1CFE1F89" w14:textId="77777777" w:rsidR="00BD29C1" w:rsidRDefault="00BD29C1" w:rsidP="0025689C">
            <w:pPr>
              <w:jc w:val="both"/>
            </w:pPr>
          </w:p>
        </w:tc>
        <w:tc>
          <w:tcPr>
            <w:tcW w:w="3119" w:type="dxa"/>
          </w:tcPr>
          <w:p w14:paraId="5C0C87AF" w14:textId="77777777" w:rsidR="00BD29C1" w:rsidRDefault="00BD29C1"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F0559" w14:textId="77777777" w:rsidR="009B26A7" w:rsidRDefault="009B26A7" w:rsidP="00454916">
      <w:pPr>
        <w:spacing w:after="0" w:line="240" w:lineRule="auto"/>
      </w:pPr>
      <w:r>
        <w:separator/>
      </w:r>
    </w:p>
  </w:endnote>
  <w:endnote w:type="continuationSeparator" w:id="0">
    <w:p w14:paraId="42DDD450" w14:textId="77777777" w:rsidR="009B26A7" w:rsidRDefault="009B26A7"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F9BCA" w14:textId="77777777" w:rsidR="009B26A7" w:rsidRDefault="009B26A7" w:rsidP="00454916">
      <w:pPr>
        <w:spacing w:after="0" w:line="240" w:lineRule="auto"/>
      </w:pPr>
      <w:r>
        <w:separator/>
      </w:r>
    </w:p>
  </w:footnote>
  <w:footnote w:type="continuationSeparator" w:id="0">
    <w:p w14:paraId="1BEF28D4" w14:textId="77777777" w:rsidR="009B26A7" w:rsidRDefault="009B26A7"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91FBF"/>
    <w:rsid w:val="001A37CC"/>
    <w:rsid w:val="001A5817"/>
    <w:rsid w:val="001E4277"/>
    <w:rsid w:val="001F2B60"/>
    <w:rsid w:val="0020448F"/>
    <w:rsid w:val="00205556"/>
    <w:rsid w:val="0025689C"/>
    <w:rsid w:val="002647FB"/>
    <w:rsid w:val="002A185C"/>
    <w:rsid w:val="002B4434"/>
    <w:rsid w:val="002E4478"/>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C023C"/>
    <w:rsid w:val="006932B6"/>
    <w:rsid w:val="006A067E"/>
    <w:rsid w:val="006D6132"/>
    <w:rsid w:val="006E1622"/>
    <w:rsid w:val="006F238D"/>
    <w:rsid w:val="00702EE2"/>
    <w:rsid w:val="007554EF"/>
    <w:rsid w:val="0078643B"/>
    <w:rsid w:val="007B54CE"/>
    <w:rsid w:val="007E03EB"/>
    <w:rsid w:val="00856707"/>
    <w:rsid w:val="008C0FC3"/>
    <w:rsid w:val="00920701"/>
    <w:rsid w:val="00920D1A"/>
    <w:rsid w:val="00940554"/>
    <w:rsid w:val="00970EBF"/>
    <w:rsid w:val="009B26A7"/>
    <w:rsid w:val="009B2F2D"/>
    <w:rsid w:val="009C2038"/>
    <w:rsid w:val="00A46B9F"/>
    <w:rsid w:val="00A73074"/>
    <w:rsid w:val="00A8222C"/>
    <w:rsid w:val="00A831D8"/>
    <w:rsid w:val="00A9092E"/>
    <w:rsid w:val="00AB3583"/>
    <w:rsid w:val="00AF1010"/>
    <w:rsid w:val="00B1099F"/>
    <w:rsid w:val="00B17927"/>
    <w:rsid w:val="00B31AF7"/>
    <w:rsid w:val="00B3577C"/>
    <w:rsid w:val="00B70AB1"/>
    <w:rsid w:val="00BD29C1"/>
    <w:rsid w:val="00BF166C"/>
    <w:rsid w:val="00C022F1"/>
    <w:rsid w:val="00C74B02"/>
    <w:rsid w:val="00CA0179"/>
    <w:rsid w:val="00CA27CB"/>
    <w:rsid w:val="00CB0DFA"/>
    <w:rsid w:val="00CC4DD4"/>
    <w:rsid w:val="00D325C3"/>
    <w:rsid w:val="00D375F4"/>
    <w:rsid w:val="00D47401"/>
    <w:rsid w:val="00D77C4E"/>
    <w:rsid w:val="00D80927"/>
    <w:rsid w:val="00DB55E8"/>
    <w:rsid w:val="00DC6AF8"/>
    <w:rsid w:val="00DF6B0E"/>
    <w:rsid w:val="00E03340"/>
    <w:rsid w:val="00E11303"/>
    <w:rsid w:val="00E120E7"/>
    <w:rsid w:val="00E15A59"/>
    <w:rsid w:val="00E26780"/>
    <w:rsid w:val="00E37D16"/>
    <w:rsid w:val="00E56E40"/>
    <w:rsid w:val="00ED0DCB"/>
    <w:rsid w:val="00EF7ABF"/>
    <w:rsid w:val="00F5602B"/>
    <w:rsid w:val="00F716E0"/>
    <w:rsid w:val="00F71C75"/>
    <w:rsid w:val="00F97BA9"/>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72</Words>
  <Characters>17877</Characters>
  <Application>Microsoft Office Word</Application>
  <DocSecurity>0</DocSecurity>
  <Lines>148</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6</cp:revision>
  <dcterms:created xsi:type="dcterms:W3CDTF">2022-06-02T14:40:00Z</dcterms:created>
  <dcterms:modified xsi:type="dcterms:W3CDTF">2022-06-0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